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7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055F076" w14:textId="77777777" w:rsidR="00385369" w:rsidRDefault="00385369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  <w:sectPr w:rsidR="00385369" w:rsidSect="00385369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pgSz w:w="12240" w:h="15840" w:code="1"/>
          <w:pgMar w:top="1800" w:right="1469" w:bottom="1699" w:left="1440" w:header="706" w:footer="706" w:gutter="0"/>
          <w:pgNumType w:start="1"/>
          <w:cols w:num="2" w:space="403"/>
          <w:docGrid w:linePitch="360"/>
        </w:sectPr>
      </w:pPr>
    </w:p>
    <w:p w14:paraId="30A75EE6" w14:textId="605665B8" w:rsidR="003A1F80" w:rsidRPr="001E55BE" w:rsidRDefault="001573E3" w:rsidP="001E55BE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1E55BE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1E55BE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1E55B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1E55BE">
        <w:rPr>
          <w:rFonts w:ascii="Times New Roman" w:hAnsi="Times New Roman" w:cs="Times New Roman"/>
          <w:b/>
          <w:i/>
          <w:sz w:val="24"/>
          <w:szCs w:val="24"/>
        </w:rPr>
        <w:t>Vol 2</w:t>
      </w:r>
      <w:r w:rsidR="00DE20A8" w:rsidRPr="001E55BE">
        <w:rPr>
          <w:rFonts w:ascii="Times New Roman" w:hAnsi="Times New Roman" w:cs="Times New Roman"/>
          <w:b/>
          <w:i/>
          <w:sz w:val="24"/>
          <w:szCs w:val="24"/>
        </w:rPr>
        <w:t>5</w:t>
      </w:r>
      <w:r w:rsidR="009A5A4D" w:rsidRPr="001E55BE">
        <w:rPr>
          <w:rFonts w:ascii="Times New Roman" w:hAnsi="Times New Roman" w:cs="Times New Roman"/>
          <w:b/>
          <w:i/>
          <w:sz w:val="24"/>
          <w:szCs w:val="24"/>
        </w:rPr>
        <w:t xml:space="preserve"> No </w:t>
      </w:r>
      <w:r w:rsidR="00BE5F5F" w:rsidRPr="001E55BE">
        <w:rPr>
          <w:rFonts w:ascii="Times New Roman" w:hAnsi="Times New Roman" w:cs="Times New Roman"/>
          <w:b/>
          <w:i/>
          <w:sz w:val="24"/>
          <w:szCs w:val="24"/>
        </w:rPr>
        <w:t>2</w:t>
      </w:r>
      <w:r w:rsidR="00C72F3E" w:rsidRPr="001E55BE">
        <w:rPr>
          <w:rFonts w:ascii="Times New Roman" w:hAnsi="Times New Roman" w:cs="Times New Roman"/>
          <w:b/>
          <w:i/>
          <w:sz w:val="24"/>
          <w:szCs w:val="24"/>
        </w:rPr>
        <w:t xml:space="preserve"> (202</w:t>
      </w:r>
      <w:r w:rsidR="00DE20A8" w:rsidRPr="001E55BE">
        <w:rPr>
          <w:rFonts w:ascii="Times New Roman" w:hAnsi="Times New Roman" w:cs="Times New Roman"/>
          <w:b/>
          <w:i/>
          <w:sz w:val="24"/>
          <w:szCs w:val="24"/>
        </w:rPr>
        <w:t>1</w:t>
      </w:r>
      <w:r w:rsidRPr="001E55BE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1E55BE" w:rsidRPr="001E55BE">
        <w:rPr>
          <w:rFonts w:ascii="Times New Roman" w:hAnsi="Times New Roman" w:cs="Times New Roman"/>
          <w:b/>
          <w:i/>
          <w:sz w:val="24"/>
          <w:szCs w:val="24"/>
        </w:rPr>
        <w:t>2</w:t>
      </w:r>
      <w:r w:rsidR="006F3FC1">
        <w:rPr>
          <w:rFonts w:ascii="Times New Roman" w:hAnsi="Times New Roman" w:cs="Times New Roman"/>
          <w:b/>
          <w:i/>
          <w:sz w:val="24"/>
          <w:szCs w:val="24"/>
        </w:rPr>
        <w:t>8</w:t>
      </w:r>
      <w:r w:rsidR="002C73C1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1E55BE" w:rsidRPr="001E55BE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6F3FC1">
        <w:rPr>
          <w:rFonts w:ascii="Times New Roman" w:hAnsi="Times New Roman" w:cs="Times New Roman"/>
          <w:b/>
          <w:i/>
          <w:sz w:val="24"/>
          <w:szCs w:val="24"/>
        </w:rPr>
        <w:t>2</w:t>
      </w:r>
      <w:r w:rsidR="00EC2787">
        <w:rPr>
          <w:rFonts w:ascii="Times New Roman" w:hAnsi="Times New Roman" w:cs="Times New Roman"/>
          <w:b/>
          <w:i/>
          <w:sz w:val="24"/>
          <w:szCs w:val="24"/>
        </w:rPr>
        <w:t>9</w:t>
      </w:r>
      <w:r w:rsidR="006F3FC1">
        <w:rPr>
          <w:rFonts w:ascii="Times New Roman" w:hAnsi="Times New Roman" w:cs="Times New Roman"/>
          <w:b/>
          <w:i/>
          <w:sz w:val="24"/>
          <w:szCs w:val="24"/>
        </w:rPr>
        <w:t>5</w:t>
      </w:r>
    </w:p>
    <w:p w14:paraId="1FF05887" w14:textId="77777777" w:rsidR="00095557" w:rsidRPr="001E55BE" w:rsidRDefault="00095557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80E4A5" w14:textId="77777777" w:rsidR="003A1F80" w:rsidRPr="001E55BE" w:rsidRDefault="003A1F80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5D0713A" w14:textId="77777777" w:rsidR="003A1F80" w:rsidRPr="001E55BE" w:rsidRDefault="003A1F80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946509" w14:textId="77777777" w:rsidR="00B40E61" w:rsidRPr="001E55BE" w:rsidRDefault="00B40E61" w:rsidP="001E55B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69418C8" w14:textId="7BF8C308" w:rsidR="00EC2787" w:rsidRPr="00D837B4" w:rsidRDefault="00EC2787" w:rsidP="00D837B4">
      <w:pPr>
        <w:spacing w:after="0"/>
        <w:jc w:val="center"/>
        <w:rPr>
          <w:rFonts w:ascii="Times New Roman" w:hAnsi="Times New Roman"/>
          <w:sz w:val="28"/>
          <w:lang w:val="en-GB"/>
        </w:rPr>
      </w:pPr>
      <w:r w:rsidRPr="00654A44">
        <w:rPr>
          <w:rFonts w:ascii="Times New Roman" w:hAnsi="Times New Roman"/>
          <w:sz w:val="28"/>
          <w:lang w:val="en-GB"/>
        </w:rPr>
        <w:t>POLYMELAMINE/GOLD NANOPARTICLE-MODIFIED CARBON PASTE</w:t>
      </w:r>
      <w:r w:rsidR="00D837B4">
        <w:rPr>
          <w:rFonts w:ascii="Times New Roman" w:hAnsi="Times New Roman"/>
          <w:sz w:val="28"/>
          <w:lang w:val="en-GB"/>
        </w:rPr>
        <w:t xml:space="preserve"> </w:t>
      </w:r>
      <w:r w:rsidRPr="00654A44">
        <w:rPr>
          <w:rFonts w:ascii="Times New Roman" w:hAnsi="Times New Roman"/>
          <w:sz w:val="28"/>
        </w:rPr>
        <w:t>ELECTRODE AS VOLTAMMETRIC SENSOR OF URIC ACID</w:t>
      </w:r>
    </w:p>
    <w:p w14:paraId="7A877237" w14:textId="77777777" w:rsidR="00EC2787" w:rsidRPr="00816A09" w:rsidRDefault="00EC2787" w:rsidP="00EC2787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3935A5B6" w14:textId="77777777" w:rsidR="00EC2787" w:rsidRPr="00062688" w:rsidRDefault="00EC2787" w:rsidP="00EC2787">
      <w:pPr>
        <w:spacing w:after="0"/>
        <w:jc w:val="center"/>
        <w:rPr>
          <w:rFonts w:ascii="Times New Roman" w:hAnsi="Times New Roman"/>
          <w:sz w:val="24"/>
          <w:szCs w:val="24"/>
          <w:lang w:val="ms-MY"/>
        </w:rPr>
      </w:pPr>
      <w:r w:rsidRPr="00816A09">
        <w:rPr>
          <w:rFonts w:ascii="Times New Roman" w:hAnsi="Times New Roman"/>
          <w:sz w:val="24"/>
          <w:szCs w:val="24"/>
        </w:rPr>
        <w:t>(</w:t>
      </w:r>
      <w:r w:rsidRPr="00816A09">
        <w:rPr>
          <w:rFonts w:ascii="Times New Roman" w:hAnsi="Times New Roman"/>
          <w:sz w:val="24"/>
          <w:szCs w:val="24"/>
          <w:lang w:val="ms-MY"/>
        </w:rPr>
        <w:t>Elektrod Pes Carbon Terubahsuai Polimelamin/Partikel Nano Emas sebagai Sensor Voltametrik bagi Asid Urik</w:t>
      </w:r>
      <w:r w:rsidRPr="00816A09">
        <w:rPr>
          <w:rFonts w:ascii="Times New Roman" w:hAnsi="Times New Roman"/>
          <w:sz w:val="24"/>
          <w:szCs w:val="24"/>
        </w:rPr>
        <w:t>)</w:t>
      </w:r>
    </w:p>
    <w:p w14:paraId="5A23092A" w14:textId="77777777" w:rsidR="00EC2787" w:rsidRPr="00816A09" w:rsidRDefault="00EC2787" w:rsidP="00EC2787">
      <w:pPr>
        <w:spacing w:after="0"/>
        <w:jc w:val="center"/>
        <w:rPr>
          <w:rFonts w:ascii="Times New Roman" w:hAnsi="Times New Roman"/>
          <w:sz w:val="20"/>
          <w:szCs w:val="20"/>
        </w:rPr>
      </w:pPr>
    </w:p>
    <w:p w14:paraId="0D236621" w14:textId="77777777" w:rsidR="00EC2787" w:rsidRPr="00816A09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  <w:lang w:val="ms-MY"/>
        </w:rPr>
      </w:pPr>
      <w:r w:rsidRPr="00816A09">
        <w:rPr>
          <w:rFonts w:ascii="Times New Roman" w:hAnsi="Times New Roman"/>
          <w:sz w:val="20"/>
          <w:szCs w:val="20"/>
          <w:lang w:val="en-GB"/>
        </w:rPr>
        <w:t>M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uji Harsini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*, Erna Fitriany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,2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Ainy Nur Farida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Dianita Suryaningrum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Dimas Noor Asy’ari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>
        <w:rPr>
          <w:rFonts w:ascii="Times New Roman" w:hAnsi="Times New Roman"/>
          <w:noProof/>
          <w:sz w:val="20"/>
          <w:szCs w:val="20"/>
          <w:lang w:val="ms-MY"/>
        </w:rPr>
        <w:t>,</w:t>
      </w:r>
    </w:p>
    <w:p w14:paraId="2211B99C" w14:textId="77777777" w:rsidR="00EC2787" w:rsidRPr="00816A09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  <w:lang w:val="ms-MY"/>
        </w:rPr>
      </w:pPr>
      <w:r w:rsidRPr="00816A09">
        <w:rPr>
          <w:rFonts w:ascii="Times New Roman" w:hAnsi="Times New Roman"/>
          <w:noProof/>
          <w:sz w:val="20"/>
          <w:szCs w:val="20"/>
          <w:lang w:val="ms-MY"/>
        </w:rPr>
        <w:t>Bernadeta Ayu Widyaningrum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Denok. Rizky Ayu Paramita</w:t>
      </w:r>
      <w:r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3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Afaf Baktir</w:t>
      </w:r>
      <w:r w:rsidRPr="00816A09"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1</w:t>
      </w:r>
      <w:r w:rsidRPr="00816A09">
        <w:rPr>
          <w:rFonts w:ascii="Times New Roman" w:hAnsi="Times New Roman"/>
          <w:noProof/>
          <w:sz w:val="20"/>
          <w:szCs w:val="20"/>
          <w:lang w:val="ms-MY"/>
        </w:rPr>
        <w:t>, Fredy Kurniawan</w:t>
      </w:r>
      <w:r>
        <w:rPr>
          <w:rFonts w:ascii="Times New Roman" w:hAnsi="Times New Roman"/>
          <w:noProof/>
          <w:sz w:val="20"/>
          <w:szCs w:val="20"/>
          <w:vertAlign w:val="superscript"/>
          <w:lang w:val="ms-MY"/>
        </w:rPr>
        <w:t>4</w:t>
      </w:r>
    </w:p>
    <w:p w14:paraId="1D0A634D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sz w:val="20"/>
          <w:szCs w:val="20"/>
        </w:rPr>
      </w:pPr>
    </w:p>
    <w:p w14:paraId="32903B58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1</w:t>
      </w:r>
      <w:r w:rsidRPr="00EC2787">
        <w:rPr>
          <w:rFonts w:ascii="Times New Roman" w:hAnsi="Times New Roman"/>
          <w:i/>
          <w:sz w:val="20"/>
          <w:szCs w:val="20"/>
          <w:lang w:val="ms-MY"/>
        </w:rPr>
        <w:t>Department of Chemistry, Faculty of Science and Technology,</w:t>
      </w:r>
    </w:p>
    <w:p w14:paraId="6241658D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lang w:val="ms-MY"/>
        </w:rPr>
        <w:t>Universitas Airlangga, Surabaya, Indonesia</w:t>
      </w:r>
    </w:p>
    <w:p w14:paraId="01E1B01D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2</w:t>
      </w:r>
      <w:r w:rsidRPr="00EC2787">
        <w:rPr>
          <w:rFonts w:ascii="Times New Roman" w:hAnsi="Times New Roman"/>
          <w:i/>
          <w:sz w:val="20"/>
          <w:szCs w:val="20"/>
          <w:lang w:val="ms-MY"/>
        </w:rPr>
        <w:t>Akademi Farmasi Mitra Sehat Mandiri, Sidoarjo, Indonesia</w:t>
      </w:r>
    </w:p>
    <w:p w14:paraId="4A2DEC80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3</w:t>
      </w:r>
      <w:r w:rsidRPr="00EC2787">
        <w:rPr>
          <w:rFonts w:ascii="Times New Roman" w:hAnsi="Times New Roman"/>
          <w:i/>
          <w:sz w:val="20"/>
          <w:szCs w:val="20"/>
          <w:lang w:val="ms-MY"/>
        </w:rPr>
        <w:t>Akademi Farmasi Jember, Jember, Indonesia</w:t>
      </w:r>
    </w:p>
    <w:p w14:paraId="5ED6CB88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vertAlign w:val="superscript"/>
          <w:lang w:val="ms-MY"/>
        </w:rPr>
        <w:t>4</w:t>
      </w:r>
      <w:r w:rsidRPr="00EC2787">
        <w:rPr>
          <w:rFonts w:ascii="Times New Roman" w:hAnsi="Times New Roman"/>
          <w:i/>
          <w:sz w:val="20"/>
          <w:szCs w:val="20"/>
          <w:lang w:val="ms-MY"/>
        </w:rPr>
        <w:t>Department of Chemistry, Faculty of Natural Science,</w:t>
      </w:r>
    </w:p>
    <w:p w14:paraId="714B19DD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ms-MY"/>
        </w:rPr>
      </w:pPr>
      <w:r w:rsidRPr="00EC2787">
        <w:rPr>
          <w:rFonts w:ascii="Times New Roman" w:hAnsi="Times New Roman"/>
          <w:i/>
          <w:sz w:val="20"/>
          <w:szCs w:val="20"/>
          <w:lang w:val="ms-MY"/>
        </w:rPr>
        <w:t>Institut Teknologi Sepuluh Nopember, Surabaya, Indonesia</w:t>
      </w:r>
    </w:p>
    <w:p w14:paraId="692C1DFB" w14:textId="77777777" w:rsidR="00EC2787" w:rsidRPr="00EC2787" w:rsidRDefault="00EC2787" w:rsidP="00EC2787">
      <w:pPr>
        <w:spacing w:after="0"/>
        <w:jc w:val="center"/>
        <w:outlineLvl w:val="0"/>
        <w:rPr>
          <w:rFonts w:ascii="Times New Roman" w:hAnsi="Times New Roman"/>
          <w:i/>
          <w:sz w:val="20"/>
          <w:szCs w:val="20"/>
          <w:lang w:val="ms-MY"/>
        </w:rPr>
      </w:pPr>
    </w:p>
    <w:p w14:paraId="5C871932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i/>
          <w:sz w:val="20"/>
          <w:szCs w:val="20"/>
          <w:lang w:val="en-GB"/>
        </w:rPr>
      </w:pPr>
      <w:r w:rsidRPr="00EC2787">
        <w:rPr>
          <w:rFonts w:ascii="Times New Roman" w:hAnsi="Times New Roman"/>
          <w:i/>
          <w:sz w:val="20"/>
          <w:szCs w:val="20"/>
          <w:lang w:val="en-GB"/>
        </w:rPr>
        <w:t>*Corresponding author:  muji-h@fst.unair.ac.id</w:t>
      </w:r>
    </w:p>
    <w:p w14:paraId="45DE8C66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05BCFADA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3DF02FD9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EC2787">
        <w:rPr>
          <w:rFonts w:ascii="Times New Roman" w:hAnsi="Times New Roman"/>
          <w:noProof/>
          <w:sz w:val="20"/>
          <w:szCs w:val="20"/>
        </w:rPr>
        <w:t>Received: 25 December 2020; Accepted: 25 February 2021; Published:  25 April 2021</w:t>
      </w:r>
    </w:p>
    <w:p w14:paraId="42686994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3AA73320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14:paraId="3B611CBB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EC2787">
        <w:rPr>
          <w:rFonts w:ascii="Times New Roman" w:hAnsi="Times New Roman"/>
          <w:b/>
          <w:noProof/>
          <w:sz w:val="20"/>
          <w:szCs w:val="20"/>
        </w:rPr>
        <w:t xml:space="preserve">Abstract </w:t>
      </w:r>
    </w:p>
    <w:p w14:paraId="1797FE10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bCs/>
          <w:sz w:val="20"/>
          <w:szCs w:val="20"/>
          <w:lang w:val="en-GB" w:eastAsia="zh-CN"/>
        </w:rPr>
      </w:pPr>
      <w:r w:rsidRPr="00EC2787">
        <w:rPr>
          <w:rFonts w:ascii="Times New Roman" w:hAnsi="Times New Roman"/>
          <w:sz w:val="20"/>
          <w:szCs w:val="20"/>
          <w:lang w:val="en-GB"/>
        </w:rPr>
        <w:t xml:space="preserve">Uric acid (UA), a vital biological substance, should be accurately detected in clinical monitoring and diagnosis. An electrochemical sensor was developed for UA determination based on polymelamine/gold nanoparticle-modified carbon paste electrode (AuNPs/PM/CPE). 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 xml:space="preserve">Carbon paste electrode (CPE) was made by mixing carbon and paraffin powder at a ratio of 7:3. PM/CPE was made using 1 mM melamine electropolymerisation in 0.1 M NaOH solution on the CPE surface with the </w:t>
      </w:r>
      <w:r w:rsidRPr="00EC2787">
        <w:rPr>
          <w:rFonts w:ascii="Times New Roman" w:hAnsi="Times New Roman"/>
          <w:sz w:val="20"/>
          <w:szCs w:val="20"/>
          <w:lang w:val="en-GB"/>
        </w:rPr>
        <w:t>cyclic voltammetry (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>CV) technique with a potential range of 0 to +1.6 V, and a scan rate of 100 mV/s. AuNPs/PM/CPE electrodes were made using Au electrodeposition on the PM/CPE surface using a 1 mM HAuCl</w:t>
      </w:r>
      <w:r w:rsidRPr="00EC278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4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 xml:space="preserve"> solution containing 0.1 M Na</w:t>
      </w:r>
      <w:r w:rsidRPr="00EC278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2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>SO</w:t>
      </w:r>
      <w:r w:rsidRPr="00EC2787">
        <w:rPr>
          <w:rFonts w:ascii="Times New Roman" w:eastAsia="Calibri" w:hAnsi="Times New Roman"/>
          <w:sz w:val="20"/>
          <w:szCs w:val="20"/>
          <w:vertAlign w:val="subscript"/>
          <w:lang w:val="en-GB"/>
        </w:rPr>
        <w:t>4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>. Electrodeposition was performed by CV in the potential range of -0.6 to +1.5 V, with a scan rate of 50 mV/s</w:t>
      </w:r>
      <w:r w:rsidRPr="00EC2787">
        <w:rPr>
          <w:rFonts w:ascii="Times New Roman" w:hAnsi="Times New Roman"/>
          <w:sz w:val="20"/>
          <w:szCs w:val="20"/>
          <w:lang w:val="en-GB"/>
        </w:rPr>
        <w:t xml:space="preserve">. The electrocatalytic activity towards UA was systematically studied by CV techniques on the surface of CPE, PM/CPE, AuNPs/CPE, and AuNPs/PM/CPE 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>in phosphate-buffered solution (PBS) at pH 7 with the potential of 0 V to + 1 V, and a scan rate of 100 mV/s.</w:t>
      </w:r>
      <w:r w:rsidRPr="00EC2787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EC2787">
        <w:rPr>
          <w:rFonts w:ascii="Times New Roman" w:eastAsia="Calibri" w:hAnsi="Times New Roman"/>
          <w:sz w:val="20"/>
          <w:szCs w:val="20"/>
          <w:lang w:val="en-GB"/>
        </w:rPr>
        <w:t xml:space="preserve">The effect of pH and the analysis of real samples using baby urine that had been diluted and spiked with UA were also studied. The results for </w:t>
      </w:r>
      <w:r w:rsidRPr="00EC2787">
        <w:rPr>
          <w:rFonts w:ascii="Times New Roman" w:hAnsi="Times New Roman"/>
          <w:sz w:val="20"/>
          <w:szCs w:val="20"/>
          <w:lang w:val="en-GB"/>
        </w:rPr>
        <w:t>bare CPE, and AuNPs/PM/CPE showed a 5-fold increase in anodic peak currents for UA. The optimum conditions were pH 5 (PBS 0.1 M) with the scan rate of 100 mV/s. Under this optimised condition, the modified electrode demonstrated high catalytic activity of UA oxidation. The differential pulse voltammetry (DPV) technique was used for quantitative analysis. The performance of AuNPs/PM/CPE electrodes has a linearity range, detection limit, sensitivity, precision, and accuracy of 0.1-11 µM, 0.0647 µM, 7.8592 µA/µM, 0.1107-0.3930%, and 82.45-107.23%, respectively.  The results of the UA analysis in the baby urine show that the recovery of the disposed sample was 99.41 ± 0.06%, indicating that these electrodes have good accuracy</w:t>
      </w:r>
      <w:r w:rsidRPr="00EC2787">
        <w:rPr>
          <w:rFonts w:ascii="Times New Roman" w:hAnsi="Times New Roman"/>
          <w:bCs/>
          <w:sz w:val="20"/>
          <w:szCs w:val="20"/>
          <w:lang w:val="en-GB" w:eastAsia="zh-CN"/>
        </w:rPr>
        <w:t>.</w:t>
      </w:r>
    </w:p>
    <w:p w14:paraId="3CFA7445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b/>
          <w:sz w:val="20"/>
          <w:szCs w:val="20"/>
          <w:lang w:val="en-GB" w:eastAsia="zh-CN"/>
        </w:rPr>
      </w:pPr>
    </w:p>
    <w:p w14:paraId="6F4B4757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b/>
          <w:sz w:val="20"/>
          <w:szCs w:val="20"/>
          <w:lang w:val="en-GB"/>
        </w:rPr>
      </w:pPr>
      <w:r w:rsidRPr="00EC2787">
        <w:rPr>
          <w:rFonts w:ascii="Times New Roman" w:hAnsi="Times New Roman"/>
          <w:b/>
          <w:sz w:val="20"/>
          <w:szCs w:val="20"/>
          <w:lang w:val="en-GB"/>
        </w:rPr>
        <w:t>Keywords</w:t>
      </w:r>
      <w:r w:rsidRPr="00EC2787">
        <w:rPr>
          <w:rFonts w:ascii="Times New Roman" w:hAnsi="Times New Roman"/>
          <w:b/>
          <w:bCs/>
          <w:sz w:val="20"/>
          <w:szCs w:val="20"/>
          <w:lang w:val="en-GB"/>
        </w:rPr>
        <w:t>:</w:t>
      </w:r>
      <w:r w:rsidRPr="00EC2787">
        <w:rPr>
          <w:rFonts w:ascii="Times New Roman" w:hAnsi="Times New Roman"/>
          <w:sz w:val="20"/>
          <w:szCs w:val="20"/>
          <w:lang w:val="en-GB"/>
        </w:rPr>
        <w:t xml:space="preserve">  voltammetry, uric acid, polymelamine, gold nanoparticles, modified carbon electrode</w:t>
      </w:r>
    </w:p>
    <w:p w14:paraId="35FCD15D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sz w:val="20"/>
          <w:szCs w:val="20"/>
        </w:rPr>
      </w:pPr>
    </w:p>
    <w:p w14:paraId="3EF8A0E5" w14:textId="77777777" w:rsidR="00EC2787" w:rsidRPr="00EC2787" w:rsidRDefault="00EC2787" w:rsidP="00EC2787">
      <w:pPr>
        <w:spacing w:after="0"/>
        <w:jc w:val="center"/>
        <w:rPr>
          <w:rFonts w:ascii="Times New Roman" w:hAnsi="Times New Roman"/>
          <w:sz w:val="20"/>
          <w:szCs w:val="20"/>
        </w:rPr>
      </w:pPr>
    </w:p>
    <w:p w14:paraId="63414F4D" w14:textId="77777777" w:rsidR="00EC2787" w:rsidRPr="00EC2787" w:rsidRDefault="00EC2787" w:rsidP="00EC2787">
      <w:pPr>
        <w:spacing w:after="0"/>
        <w:jc w:val="center"/>
        <w:outlineLvl w:val="0"/>
        <w:rPr>
          <w:rFonts w:ascii="Times New Roman" w:hAnsi="Times New Roman"/>
          <w:b/>
          <w:sz w:val="20"/>
          <w:szCs w:val="20"/>
          <w:lang w:val="ms-MY"/>
        </w:rPr>
      </w:pPr>
      <w:r w:rsidRPr="00EC2787">
        <w:rPr>
          <w:rFonts w:ascii="Times New Roman" w:hAnsi="Times New Roman"/>
          <w:b/>
          <w:sz w:val="20"/>
          <w:szCs w:val="20"/>
          <w:lang w:val="ms-MY"/>
        </w:rPr>
        <w:t>Abstrak</w:t>
      </w:r>
    </w:p>
    <w:p w14:paraId="5B8C1C35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  <w:r w:rsidRPr="00EC2787">
        <w:rPr>
          <w:rFonts w:ascii="Times New Roman" w:hAnsi="Times New Roman"/>
          <w:sz w:val="20"/>
          <w:szCs w:val="20"/>
          <w:lang w:val="ms-MY"/>
        </w:rPr>
        <w:t>Asid urik (UA), bahan biologi penting, mesti dikesan dengan tepat dalam pemantauan dan diagnosis klinikal. Penderia elektrokimia telah dibangunkan untuk pengesanan UA berdasarkan elektrod pes karbon terubahsuai nano partikel emas/polimelamin (AuNPs/PM/CPE). Elektrod pes karbon (CPE) disediakan dengan mencampurkan karbon dan serbuk parafin pada nisbah 7:3. PM/PCE dihasilkan menggunakan 1 mM elektropolimerisasi melamin dalam larutan 0.1 M NaOH pada permukaan CPE melalui teknik voltametri berkitar (CV) pada julat potensi 0 hingga +1.6 V dan kadar imbasan 100 mV/s. Elektrod AuNPs/PM/CPE dihasilkan menggunakan pengelektroendapan Au pada permukaan PM/CFE menggunakan larutan 1 mM HAuCl</w:t>
      </w:r>
      <w:r w:rsidRPr="00EC2787">
        <w:rPr>
          <w:rFonts w:ascii="Times New Roman" w:hAnsi="Times New Roman"/>
          <w:sz w:val="20"/>
          <w:szCs w:val="20"/>
          <w:vertAlign w:val="subscript"/>
          <w:lang w:val="ms-MY"/>
        </w:rPr>
        <w:t>4</w:t>
      </w:r>
      <w:r w:rsidRPr="00EC2787">
        <w:rPr>
          <w:rFonts w:ascii="Times New Roman" w:hAnsi="Times New Roman"/>
          <w:sz w:val="20"/>
          <w:szCs w:val="20"/>
          <w:lang w:val="ms-MY"/>
        </w:rPr>
        <w:t xml:space="preserve"> yang mengandungi 0.1 M Na</w:t>
      </w:r>
      <w:r w:rsidRPr="00EC2787">
        <w:rPr>
          <w:rFonts w:ascii="Times New Roman" w:hAnsi="Times New Roman"/>
          <w:sz w:val="20"/>
          <w:szCs w:val="20"/>
          <w:vertAlign w:val="subscript"/>
          <w:lang w:val="ms-MY"/>
        </w:rPr>
        <w:t>2</w:t>
      </w:r>
      <w:r w:rsidRPr="00EC2787">
        <w:rPr>
          <w:rFonts w:ascii="Times New Roman" w:hAnsi="Times New Roman"/>
          <w:sz w:val="20"/>
          <w:szCs w:val="20"/>
          <w:lang w:val="ms-MY"/>
        </w:rPr>
        <w:t>SO</w:t>
      </w:r>
      <w:r w:rsidRPr="00EC2787">
        <w:rPr>
          <w:rFonts w:ascii="Times New Roman" w:hAnsi="Times New Roman"/>
          <w:sz w:val="20"/>
          <w:szCs w:val="20"/>
          <w:vertAlign w:val="subscript"/>
          <w:lang w:val="ms-MY"/>
        </w:rPr>
        <w:t>4</w:t>
      </w:r>
      <w:r w:rsidRPr="00EC2787">
        <w:rPr>
          <w:rFonts w:ascii="Times New Roman" w:hAnsi="Times New Roman"/>
          <w:sz w:val="20"/>
          <w:szCs w:val="20"/>
          <w:lang w:val="ms-MY"/>
        </w:rPr>
        <w:t>. Pengelektroendapan dilakukan menggunakan CV dalam julat potensi −0.6 hingga +1.5 V, dengan kadar imbasan 50 mV/s. Aktiviti elektropemangkinan UA dikaji secara sistematik menggunakan teknik CV pada permukaan CPE, PM/CPE, AuNPs/CPE, dan AuNPs/PM/CPE dalam larutan penimbal fosfat (PBS) pada pH 7 dengan julat potensi 0 hingga +1 V dan kadar imbasan 100 mV/s. Kesan pH dan analisis sampel sebenar menggunakan air kencing bayi yang dicairkan dan dicampur dengan UA juga dikaji. Keputusan bagi CPE terdedah dan AuNPs/PM/CPE menunjukkan peningkatan 5 kali ganda dalam arus puncak anodik bagi UA. Keadaan optimum adalah pada pH 5 (PBS 0.1 M) dengan kadar imbasan 100 mV/s. Pada keadaan optimum tersebut, elektrod terubah suai menunjukkan aktiviti pemangkinan pengoksidaan UA yang tinggi. Teknik voltametri denyut pembezaan (DPV) digunakan untuk analisis kuantitatif. Prestasi elektrod AuNPs/PM/CPE masing-masing mempunyai julat kelinearan, had pengesanan, kepekaan, kejituan, dan ketepatan pada 0.1–11 µM, 0.0647 µM, 7.8592 µA/µM, 0.1107%–0.3930%, dan 82.45%–107.23%.  Keputusan analisis UA dalam bayi air kencing menunjukkan bahawa perolehan sampel dilupuskan pada 99.41 ± 0.06%, menunjukkan elektrod ini mempunyai ketepatan yang baik.</w:t>
      </w:r>
    </w:p>
    <w:p w14:paraId="2922F1ED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sz w:val="20"/>
          <w:szCs w:val="20"/>
          <w:lang w:val="ms-MY"/>
        </w:rPr>
      </w:pPr>
    </w:p>
    <w:p w14:paraId="3CA7CE51" w14:textId="77777777" w:rsidR="00EC2787" w:rsidRPr="00EC2787" w:rsidRDefault="00EC2787" w:rsidP="00EC2787">
      <w:pPr>
        <w:spacing w:after="0"/>
        <w:jc w:val="both"/>
        <w:rPr>
          <w:rFonts w:ascii="Times New Roman" w:hAnsi="Times New Roman"/>
          <w:noProof/>
          <w:sz w:val="20"/>
          <w:szCs w:val="20"/>
        </w:rPr>
      </w:pPr>
      <w:r w:rsidRPr="00EC2787">
        <w:rPr>
          <w:rFonts w:ascii="Times New Roman" w:hAnsi="Times New Roman"/>
          <w:b/>
          <w:sz w:val="20"/>
          <w:szCs w:val="20"/>
          <w:lang w:val="ms-MY"/>
        </w:rPr>
        <w:t>Kata kunci</w:t>
      </w:r>
      <w:r w:rsidRPr="00EC2787">
        <w:rPr>
          <w:rFonts w:ascii="Times New Roman" w:hAnsi="Times New Roman"/>
          <w:b/>
          <w:bCs/>
          <w:sz w:val="20"/>
          <w:szCs w:val="20"/>
          <w:lang w:val="ms-MY"/>
        </w:rPr>
        <w:t>:</w:t>
      </w:r>
      <w:r w:rsidRPr="00EC2787">
        <w:rPr>
          <w:rFonts w:ascii="Times New Roman" w:hAnsi="Times New Roman"/>
          <w:sz w:val="20"/>
          <w:szCs w:val="20"/>
          <w:lang w:val="ms-MY"/>
        </w:rPr>
        <w:t xml:space="preserve">  voltametri, asid urik, polimelamin, nano partikel emas, elektrod karbon terubahsuai</w:t>
      </w:r>
    </w:p>
    <w:p w14:paraId="28AF9B97" w14:textId="77777777" w:rsidR="001E55BE" w:rsidRDefault="001E55BE" w:rsidP="001E55BE">
      <w:pPr>
        <w:tabs>
          <w:tab w:val="left" w:pos="5059"/>
        </w:tabs>
        <w:spacing w:after="0"/>
        <w:jc w:val="both"/>
        <w:rPr>
          <w:rFonts w:ascii="Times New Roman" w:hAnsi="Times New Roman"/>
          <w:noProof/>
          <w:sz w:val="20"/>
          <w:szCs w:val="20"/>
        </w:rPr>
        <w:sectPr w:rsidR="001E55BE" w:rsidSect="001E55BE">
          <w:footerReference w:type="even" r:id="rId12"/>
          <w:footerReference w:type="default" r:id="rId13"/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413CEEB0" w14:textId="39C3D42D" w:rsidR="001E55BE" w:rsidRPr="001E55BE" w:rsidRDefault="001E55BE" w:rsidP="001E55BE">
      <w:pPr>
        <w:tabs>
          <w:tab w:val="left" w:pos="5059"/>
        </w:tabs>
        <w:spacing w:after="0"/>
        <w:jc w:val="both"/>
        <w:rPr>
          <w:rFonts w:ascii="Times New Roman" w:hAnsi="Times New Roman"/>
          <w:noProof/>
          <w:sz w:val="20"/>
          <w:szCs w:val="20"/>
        </w:rPr>
      </w:pPr>
    </w:p>
    <w:p w14:paraId="56E8068E" w14:textId="77777777" w:rsidR="00EC2787" w:rsidRDefault="00EC2787" w:rsidP="00EC2787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  <w:sectPr w:rsidR="00EC2787" w:rsidSect="0059689D">
          <w:footerReference w:type="even" r:id="rId14"/>
          <w:footerReference w:type="default" r:id="rId15"/>
          <w:type w:val="continuous"/>
          <w:pgSz w:w="12240" w:h="15840" w:code="1"/>
          <w:pgMar w:top="1800" w:right="1469" w:bottom="1699" w:left="1440" w:header="706" w:footer="706" w:gutter="0"/>
          <w:pgNumType w:start="0"/>
          <w:cols w:num="2" w:space="403"/>
          <w:docGrid w:linePitch="360"/>
        </w:sectPr>
      </w:pPr>
    </w:p>
    <w:p w14:paraId="4C8627B7" w14:textId="289AD4F2" w:rsidR="00EC2787" w:rsidRPr="00CC658F" w:rsidRDefault="00EC2787" w:rsidP="00EC2787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CC658F">
        <w:rPr>
          <w:rFonts w:ascii="Times New Roman" w:hAnsi="Times New Roman"/>
          <w:b/>
          <w:noProof/>
          <w:sz w:val="20"/>
          <w:szCs w:val="20"/>
        </w:rPr>
        <w:t>References</w:t>
      </w:r>
    </w:p>
    <w:p w14:paraId="51AE7271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fldChar w:fldCharType="begin" w:fldLock="1"/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instrText xml:space="preserve">ADDIN Mendeley Bibliography CSL_BIBLIOGRAPHY </w:instrTex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fldChar w:fldCharType="separate"/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Maiuolo, J., Oppedisano, F., Gratteri, S., Muscoli, C. and Mollace, V. (2016). Regulation of uric acid metabolism and excretion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Cardiolog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213: 8-14. </w:t>
      </w:r>
    </w:p>
    <w:p w14:paraId="66036F2D" w14:textId="01E1FE32" w:rsidR="00EC2787" w:rsidRPr="00EC2787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Atta, N. F., El-kady, M. F. and Galal, A. (2010). Simultaneous determination of catecholamines, uric acid and ascorbic acid at physiological levels using poly (N-methylpyrrole)/Pd-nanoclusters sensor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Analytical Biochemistr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400(1): 78-88.</w:t>
      </w:r>
    </w:p>
    <w:p w14:paraId="2CCD0184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Kong, D., Zhuang, Q., Han, Y., Xu, L., Wang, Z. and Jiang, L. (2018). Simultaneous voltammetry detection of dopamine and uric acid in human serum and urine with a poly (procaterol hydrochloride) modified glassy carbon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Talanta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185(3): 203-212. </w:t>
      </w:r>
    </w:p>
    <w:p w14:paraId="4FBFFB92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Rana, L., Gupta, R., Tomar, M. and Gupta, V. (2018). Highly sensitive Love wave acoustic biosensor for uric acid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Sensors &amp; Actuators: B. Chemical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261: 169-177. </w:t>
      </w:r>
    </w:p>
    <w:p w14:paraId="1322E8FB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El, R. and Tallima, H. (2017). Physiological functions and pathogenic potential of uric acid: A review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Advanced Research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8(5): 487-493. </w:t>
      </w:r>
    </w:p>
    <w:p w14:paraId="3D50AFF6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Norazmi, N., Rasad, Z. R. A., Mohamad, M. and Manap, H. (2017). Uric acid detection using UV-Vis spectrometer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OP Conference Series: Materials Science and Engineering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257(1): 1-6.</w:t>
      </w:r>
    </w:p>
    <w:p w14:paraId="5B7B54D8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Norazmi, N., Rasat, Z. R. A., Mohamad, M. and Manap, H. (2018). UV detection on artificial uric acid using UV-Vis spectrometer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Lasers, Optics &amp; Photonics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5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(179): 2. </w:t>
      </w:r>
    </w:p>
    <w:p w14:paraId="2572D290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Jeliki, M., Djurdjevi, P. and Stankov, D. (2003). Determination of uric acid in human serum by an enzymatic method using N-methyl-N-(4-aminophenyl)-3-methoxyaniline reagent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Serbian Chemical Societ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68: 691-698.</w:t>
      </w:r>
    </w:p>
    <w:p w14:paraId="4104ADF6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Kock, R., Seitz, S., Delvoux, B. and Greiling, H. (1995). A method for the simultaneous determination of creatinine and uric acid in serum by high-performance-liquid-chromatography evaluated versus reference method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Clinical Chemistry and Laboratory Medicine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33(1): 23-30. </w:t>
      </w:r>
    </w:p>
    <w:p w14:paraId="6B92936D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Wijemanne, N., Soysa, P., Wijesundara, S. and Perera, H. (2018). Development and validation of a simple high performance liquid chromatography/UV method for simultaneous determination of urinary uric acid, hypoxanthine, and creatinine in human urin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Analytical Chemistr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2018: 1-7.</w:t>
      </w:r>
    </w:p>
    <w:p w14:paraId="712EAD5D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Honeychurch, K. (2018). The Determination of uric acid in human saliva by liquid chromatography with electrochemical detection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Analytical, Bioanalytical and Separation Techniques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2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(1): 47-51. </w:t>
      </w:r>
    </w:p>
    <w:p w14:paraId="26BDB0DD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Popa, E., Kubota, Y., Tryk, D. A. and Fujishima, A. (2000). Selective voltammetric and amperometric detection of uric acid with oxidized diamond film electrode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Analytical Chemistry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72(7): 1724-1727. </w:t>
      </w:r>
    </w:p>
    <w:p w14:paraId="5636CD4C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Kumar, S. S., Mathiyarasu, J., Phani, K. L., Jain, Y. K. and Yegnaraman, V. (2005). Determination of uric acid in the presence of ascorbic acid using poly (3, 4‐ethylenedioxythiophene)‐modified electrode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Electroanalysis: An International Journal Devoted to Fundamental and Practical Aspects of Electroanalysis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17(24): 2281-2286.</w:t>
      </w:r>
    </w:p>
    <w:p w14:paraId="0F6ED399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Wang, L., Huang, P., Bai, J., Wang, H., Wu, X. and Zhao, Y. (2006). Voltammetric sensing of uric acid and ascorbic acid with poly (p-toluene sulfonic acid) modified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 xml:space="preserve">International Journal of Electrochemical Science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1: 334-342.</w:t>
      </w:r>
    </w:p>
    <w:p w14:paraId="29B85925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Khasanah, M., Mudasir, M., Mada, U. G. and Kuncaka, A. (2012). Development of uric acid sensor based on molecularly imprinted polymethacrylic acid-modified hanging mercury drop electrode.</w:t>
      </w:r>
      <w:r w:rsidRPr="00CC658F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>Journal of Chemistry and Chemical Engineering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6:</w:t>
      </w:r>
      <w:r w:rsidRPr="00CC658F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209-214.</w:t>
      </w:r>
    </w:p>
    <w:p w14:paraId="20409BA3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Sadikoglu, M., Taskin, G., Demirtas, F. G., Selvi, B. and Barut, M. (2012). Voltammetric determination of uricacid on poly (p-aminobenzene sulfonic acid)-modified glassy carbon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Electrochemical Science,7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: 11550-11557.</w:t>
      </w:r>
    </w:p>
    <w:p w14:paraId="699F82B8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Amiri, M. and Bezaatpour, A. (2012). Simultaneous voltammetric determination of uric acid and ascorbic acid using carbon paste/cobalt Schiff base composite electrode, 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>Journal Solid State Electrochemistry,</w:t>
      </w:r>
      <w:r w:rsidRPr="00CC658F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16: 2187-2195.</w:t>
      </w:r>
    </w:p>
    <w:p w14:paraId="2766CA20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Movlaee, K., Norouzi, P., Beitollahi, H., Rezapour, M. and Larijani, B. (2017). Highly selective differential pulse voltammetric determination of uric acid using modified glassy carbon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nternational Journal of Electrochemical Science,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12: 3241-3251. </w:t>
      </w:r>
    </w:p>
    <w:p w14:paraId="2D64FC14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Metto, M., Eramias, S., Gelagay, B. and Washe, A. P. (2019). Voltammetric determination of uric acid in clinical serum samples using DMF modified screen printed carbon electrodes, 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 xml:space="preserve">International Journal of Electrochemistry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2019: 1-8.</w:t>
      </w:r>
    </w:p>
    <w:p w14:paraId="16274590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Kounaves, S. P. (1997). Voltammetric techniques,</w:t>
      </w:r>
      <w:r w:rsidRPr="00CC658F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handbook of instrumental techniques for analytical chemistry: pp. 709-726.</w:t>
      </w:r>
    </w:p>
    <w:p w14:paraId="7BA464EC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Sroysee, W., Chairam, S. and Amatatongchai, M. (2016). Poly (m-ferrocenylaniline) modified carbon nanotubes-paste electrode encapsulated in nafion film for selective and sensitive determination of dopamine and uric acid in the presence of ascorbic acid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Saudi Chemical Societ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22(2): 173-182.</w:t>
      </w:r>
    </w:p>
    <w:p w14:paraId="6CC0BA1A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Chitravathi, S., Swamy, B. E. K., Mamatha, G. P. and Sherigara, B. S. (2012). Electrochemical behavior of poly (naphthol green B)-film modified carbon paste electrode and its application for the determination of dopamine and uric acid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Electroanalytical Chemistr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667: 66-75. </w:t>
      </w:r>
    </w:p>
    <w:p w14:paraId="38B067C3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Atta, N. F. and El-kady, M. F. (2010). Novel poly (3-methylthiophene)/Pd, Pt nanoparticle sensor: Synthesis, characterization and its application to the simultaneous analysis of dopamine and ascorbic acid in biological fluid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Sensors &amp; Actuators: B. Chemical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145(1): 299-310. </w:t>
      </w:r>
    </w:p>
    <w:p w14:paraId="62898877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Wang, C., Li, J., Shi, K., Wang, Q., Zhao, X., Xiong, Z. and Wang, Y. (2016). Graphene coated by polydopamine/multi-walled carbon nanotubes modified electrode for highly selective detection of dopamine and uric acid in the presence of ascorbic acid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electroanalytical Chemistr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770: 56-61. </w:t>
      </w:r>
    </w:p>
    <w:p w14:paraId="51453B42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Chandrashekar, B. N., Lv, W. and Jayaprakash, G. K. (2019). Cyclic voltammetric and quantum chemical studies of a poly (methionine) modified carbon paste electrode for simultaneous detection of dopamine and uric acid.</w:t>
      </w:r>
      <w:r w:rsidRPr="00CC658F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CC658F">
        <w:rPr>
          <w:rFonts w:ascii="Times New Roman" w:hAnsi="Times New Roman"/>
          <w:i/>
          <w:sz w:val="20"/>
          <w:szCs w:val="20"/>
          <w:lang w:val="en-GB"/>
        </w:rPr>
        <w:t>C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>hemosensors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7(24):1-18.</w:t>
      </w:r>
    </w:p>
    <w:p w14:paraId="67FF40BF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Hou, S., Zheng, N., Feng, H., Li, X. and Yuan, Z. (2008). Determination of dopamine in the presence of ascorbic acid using poly (3, 5-dihydroxy benzoic acid) film modified electrode, 179: 179-184. </w:t>
      </w:r>
    </w:p>
    <w:p w14:paraId="4663BD32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Xiongwei, X. U., In, Q. L., Iu, A. L., Hen, W. C., Eng, X. W. and Ang, C. W. (2010). Simultaneous voltammetric determination of ascorbic acid, dopamine and uric acid using polybromothymol blue film-modified glassy. </w:t>
      </w:r>
      <w:r w:rsidRPr="00CC658F">
        <w:rPr>
          <w:rFonts w:ascii="Times New Roman" w:hAnsi="Times New Roman"/>
          <w:i/>
          <w:iCs/>
          <w:color w:val="222222"/>
          <w:sz w:val="20"/>
          <w:szCs w:val="20"/>
          <w:shd w:val="clear" w:color="auto" w:fill="FFFFFF"/>
        </w:rPr>
        <w:t xml:space="preserve">Chemical and Pharmaceutical Bulletin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58(6): 788-793.</w:t>
      </w:r>
    </w:p>
    <w:p w14:paraId="7B5E10E2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Baskar, S., Liao, C., Chang, J. and Zen, J. (2013). Electrochemical synthesis of electroactive poly (melamine) with mechanistic explanation and its applicability to functionalize carbon surface to prepare nanotube – nanoparticles hybrid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Electrochimica Acta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88: 1-5. </w:t>
      </w:r>
    </w:p>
    <w:p w14:paraId="62BAB99E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Goyal, R. N. (2015). Gold nanoparticles decorated poly-melamine modi fi ed glassy carbon sensor for the voltammetric estimation of domperidone in pharmaceuticals and biological fl uid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Talanta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141: 53-59. </w:t>
      </w:r>
    </w:p>
    <w:p w14:paraId="306FC4A1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Peng, J., Feng, Y., Han, X. and Gao, Z. (2016). Simultaneous determination of bisphenol A and hydroquinone using a poly (melamine) coated graphene doped carbon paste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Microchimica Acta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, 183: 2289-2296. </w:t>
      </w:r>
    </w:p>
    <w:p w14:paraId="4AD73359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Gupta, P., Yadav, S. K. and Goyal, R. N. (2015). A sensitive polymelamine modified sensor for the determination of lomefloxacin in biological fluids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Journal of The Electrochemical Society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162(1): 86-92.</w:t>
      </w:r>
    </w:p>
    <w:p w14:paraId="3CD9B586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Tadayon, F., Vahed, S. and Bagheri, H. (2016). Au-Pd/reduced graphene oxide composite as a new sensing layer for electrochemical determination of ascorbic acid, acetaminophen and tyrosin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Materials Science &amp; Engineering C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68: 805-813.</w:t>
      </w:r>
    </w:p>
    <w:p w14:paraId="0715A781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Amidi, S., Ardakani, Y. H., Amiri-Aref, M., Ranjbari, E., Sepehri, Z. and Bagheri, H. (2017). Sensitive electrochemical determination of rifampicin using gold nanoparticles/poly-melamine nanocomposit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RSC Advances,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 7(64): 40111-40118.</w:t>
      </w:r>
    </w:p>
    <w:p w14:paraId="64C7C0D3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Widyaningrum, B. A. (2018). Modifikasi elektroda pasta karbon dengan polimelamin/nanopartikel emas secara elektrokimia sebagai sensor voltammetri dopamin. Tesis Magister, Universitas Airlangga, Surabaya-Indonesia.</w:t>
      </w:r>
    </w:p>
    <w:p w14:paraId="5E3D4AFF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Farida, A. N., Fitriany, E., Baktir, A., Kurniawan, F. and Harsini, M. (2019). Voltammetric study of ascorbic acid using polymelamine/gold nanoparticle modified carbon paste electrode. </w:t>
      </w:r>
      <w:r w:rsidRPr="00CC658F">
        <w:rPr>
          <w:rFonts w:ascii="Times New Roman" w:eastAsia="Calibri" w:hAnsi="Times New Roman"/>
          <w:i/>
          <w:iCs/>
          <w:sz w:val="20"/>
          <w:szCs w:val="20"/>
          <w:lang w:val="en-GB"/>
        </w:rPr>
        <w:t>IOP Conference Series: Earth and Environmental Science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, 217(1): 012004.</w:t>
      </w:r>
    </w:p>
    <w:p w14:paraId="70730B80" w14:textId="77777777" w:rsidR="00EC2787" w:rsidRPr="00CC658F" w:rsidRDefault="00EC2787" w:rsidP="00EC2787">
      <w:pPr>
        <w:pStyle w:val="ListParagraph"/>
        <w:numPr>
          <w:ilvl w:val="0"/>
          <w:numId w:val="8"/>
        </w:numPr>
        <w:spacing w:after="0"/>
        <w:ind w:left="360"/>
        <w:contextualSpacing w:val="0"/>
        <w:jc w:val="both"/>
        <w:rPr>
          <w:rFonts w:ascii="Times New Roman" w:eastAsia="Calibri" w:hAnsi="Times New Roman"/>
          <w:sz w:val="20"/>
          <w:szCs w:val="20"/>
          <w:lang w:val="en-GB"/>
        </w:rPr>
        <w:sectPr w:rsidR="00EC2787" w:rsidRPr="00CC658F" w:rsidSect="00EC2787">
          <w:type w:val="continuous"/>
          <w:pgSz w:w="12240" w:h="15840" w:code="1"/>
          <w:pgMar w:top="1800" w:right="1469" w:bottom="1699" w:left="1440" w:header="706" w:footer="706" w:gutter="0"/>
          <w:pgNumType w:start="0"/>
          <w:cols w:space="403"/>
          <w:docGrid w:linePitch="360"/>
        </w:sect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 xml:space="preserve">Paramita, D. R. A. (2018). Modifikasi elektroda pasta karbon menggunakan polimelamin/ nanopartikel emas secara elektrokimia sebagai sensor voltammetri hidrokuinon. Tesis Magister, Universitas Airlangga, Surabaya-Indonesia. </w:t>
      </w:r>
    </w:p>
    <w:p w14:paraId="088D18CD" w14:textId="77777777" w:rsidR="00EC2787" w:rsidRPr="00CC658F" w:rsidRDefault="00EC2787" w:rsidP="00EC2787">
      <w:pPr>
        <w:spacing w:after="0"/>
        <w:ind w:left="360" w:hanging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37.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ab/>
        <w:t xml:space="preserve">Zen, J. and Chen, P. (1997). A selective voltammetric method for uric acid and dopamine detection using clay-modified electrodes. 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>Analytical Chem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istry, 69(24): 5087-5093.</w:t>
      </w:r>
    </w:p>
    <w:p w14:paraId="27FD2825" w14:textId="77777777" w:rsidR="00EC2787" w:rsidRPr="00CC658F" w:rsidRDefault="00EC2787" w:rsidP="00EC2787">
      <w:pPr>
        <w:spacing w:after="0"/>
        <w:ind w:left="360" w:hanging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38.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ab/>
        <w:t xml:space="preserve">Harmita (2004). Petunjuk pelaksanaan validasi metode dan cara perhitungannya, </w:t>
      </w:r>
      <w:r w:rsidRPr="00CC658F">
        <w:rPr>
          <w:rFonts w:ascii="Times New Roman" w:eastAsia="Calibri" w:hAnsi="Times New Roman"/>
          <w:i/>
          <w:sz w:val="20"/>
          <w:szCs w:val="20"/>
          <w:lang w:val="en-GB"/>
        </w:rPr>
        <w:t xml:space="preserve">Majalah Ilmu Kefarmasian, 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>1(3): 117-135.</w:t>
      </w:r>
    </w:p>
    <w:p w14:paraId="35F9EBB5" w14:textId="77777777" w:rsidR="00EC2787" w:rsidRPr="00CC658F" w:rsidRDefault="00EC2787" w:rsidP="00EC2787">
      <w:pPr>
        <w:spacing w:after="0"/>
        <w:ind w:left="360" w:hanging="360"/>
        <w:jc w:val="both"/>
        <w:rPr>
          <w:rFonts w:ascii="Times New Roman" w:eastAsia="Calibri" w:hAnsi="Times New Roman"/>
          <w:sz w:val="20"/>
          <w:szCs w:val="20"/>
          <w:lang w:val="en-GB"/>
        </w:r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t>39.</w:t>
      </w:r>
      <w:r w:rsidRPr="00CC658F">
        <w:rPr>
          <w:rFonts w:ascii="Times New Roman" w:eastAsia="Calibri" w:hAnsi="Times New Roman"/>
          <w:sz w:val="20"/>
          <w:szCs w:val="20"/>
          <w:lang w:val="en-GB"/>
        </w:rPr>
        <w:tab/>
        <w:t xml:space="preserve">Association for Clinical Biochemistry (2013). Dopamine (plasma, urine). Retrieved from http://www.acb.org.uk/Nat Lab Med Hbk/ Dopamine.pdf. </w:t>
      </w:r>
    </w:p>
    <w:p w14:paraId="4FD4578B" w14:textId="77777777" w:rsidR="00EC2787" w:rsidRPr="00CC658F" w:rsidRDefault="00EC2787" w:rsidP="00EC2787">
      <w:pPr>
        <w:adjustRightInd w:val="0"/>
        <w:spacing w:after="0"/>
        <w:ind w:left="567" w:hanging="567"/>
        <w:rPr>
          <w:rFonts w:ascii="Times New Roman" w:eastAsia="Calibri" w:hAnsi="Times New Roman"/>
          <w:sz w:val="20"/>
          <w:szCs w:val="20"/>
          <w:lang w:val="en-GB"/>
        </w:rPr>
      </w:pPr>
    </w:p>
    <w:p w14:paraId="0929641A" w14:textId="77777777" w:rsidR="00EC2787" w:rsidRDefault="00EC2787" w:rsidP="00EC2787">
      <w:pPr>
        <w:tabs>
          <w:tab w:val="left" w:pos="5059"/>
        </w:tabs>
        <w:spacing w:after="0"/>
        <w:jc w:val="both"/>
        <w:rPr>
          <w:rFonts w:ascii="Times New Roman" w:eastAsia="Calibri" w:hAnsi="Times New Roman"/>
          <w:sz w:val="20"/>
          <w:szCs w:val="20"/>
          <w:lang w:val="en-GB"/>
        </w:rPr>
        <w:sectPr w:rsidR="00EC2787" w:rsidSect="00EC2787"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  <w:r w:rsidRPr="00CC658F">
        <w:rPr>
          <w:rFonts w:ascii="Times New Roman" w:eastAsia="Calibri" w:hAnsi="Times New Roman"/>
          <w:sz w:val="20"/>
          <w:szCs w:val="20"/>
          <w:lang w:val="en-GB"/>
        </w:rPr>
        <w:fldChar w:fldCharType="end"/>
      </w:r>
    </w:p>
    <w:p w14:paraId="299D3E74" w14:textId="1E5049BC" w:rsidR="00EC5D90" w:rsidRPr="00385369" w:rsidRDefault="001E55BE" w:rsidP="00EC2787">
      <w:pPr>
        <w:tabs>
          <w:tab w:val="left" w:pos="5059"/>
        </w:tabs>
        <w:spacing w:after="0"/>
        <w:jc w:val="both"/>
        <w:rPr>
          <w:rFonts w:ascii="Times New Roman" w:hAnsi="Times New Roman"/>
          <w:sz w:val="20"/>
          <w:szCs w:val="20"/>
        </w:rPr>
        <w:sectPr w:rsidR="00EC5D90" w:rsidRPr="00385369" w:rsidSect="00385369"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  <w:r>
        <w:rPr>
          <w:rFonts w:ascii="Times New Roman" w:hAnsi="Times New Roman"/>
          <w:sz w:val="20"/>
          <w:szCs w:val="20"/>
        </w:rPr>
        <w:tab/>
      </w:r>
    </w:p>
    <w:p w14:paraId="7DE6ED8C" w14:textId="77777777" w:rsidR="00385369" w:rsidRPr="00385369" w:rsidRDefault="00385369" w:rsidP="00385369">
      <w:pPr>
        <w:spacing w:after="0"/>
        <w:jc w:val="both"/>
        <w:rPr>
          <w:rFonts w:ascii="Times New Roman" w:hAnsi="Times New Roman"/>
          <w:b/>
          <w:sz w:val="20"/>
          <w:szCs w:val="20"/>
          <w:lang w:val="ms-MY"/>
        </w:rPr>
      </w:pPr>
    </w:p>
    <w:sectPr w:rsidR="00385369" w:rsidRPr="00385369" w:rsidSect="006E79D9">
      <w:headerReference w:type="even" r:id="rId16"/>
      <w:headerReference w:type="default" r:id="rId17"/>
      <w:footerReference w:type="even" r:id="rId18"/>
      <w:headerReference w:type="first" r:id="rId19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C68521" w14:textId="77777777" w:rsidR="009A4A79" w:rsidRDefault="00E67FF6">
      <w:pPr>
        <w:spacing w:after="0" w:line="240" w:lineRule="auto"/>
      </w:pPr>
      <w:r>
        <w:separator/>
      </w:r>
    </w:p>
  </w:endnote>
  <w:endnote w:type="continuationSeparator" w:id="0">
    <w:p w14:paraId="3C4C24FA" w14:textId="77777777"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D9C4C3" w14:textId="77777777" w:rsidR="00385369" w:rsidRDefault="00385369">
    <w:pPr>
      <w:pStyle w:val="Footer"/>
    </w:pPr>
    <w:r w:rsidRPr="00CE203C">
      <w:rPr>
        <w:rFonts w:ascii="Times New Roman" w:hAnsi="Times New Roman"/>
        <w:lang w:val="en-US"/>
      </w:rPr>
      <w:t>1</w:t>
    </w:r>
    <w:r>
      <w:rPr>
        <w:rFonts w:ascii="Times New Roman" w:hAnsi="Times New Roman"/>
        <w:lang w:val="en-US"/>
      </w:rPr>
      <w:t>068</w:t>
    </w:r>
    <w:r w:rsidRPr="002F1D31">
      <w:rPr>
        <w:rFonts w:ascii="Times New Roman" w:hAnsi="Times New Roman"/>
        <w:lang w:val="en-US"/>
      </w:rPr>
      <w:ptab w:relativeTo="margin" w:alignment="center" w:leader="none"/>
    </w:r>
    <w:r w:rsidRPr="002F1D31">
      <w:rPr>
        <w:rFonts w:ascii="Times New Roman" w:hAnsi="Times New Roman"/>
        <w:lang w:val="en-US"/>
      </w:rP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60D138" w14:textId="7B91A84E" w:rsidR="00385369" w:rsidRPr="007D4BAB" w:rsidRDefault="00385369" w:rsidP="007D4BAB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17755F" w14:textId="77777777" w:rsidR="001E55BE" w:rsidRDefault="001E55BE">
    <w:pPr>
      <w:pStyle w:val="Footer"/>
    </w:pPr>
    <w:r>
      <w:rPr>
        <w:rFonts w:ascii="Times New Roman" w:hAnsi="Times New Roman"/>
        <w:lang w:val="en-US"/>
      </w:rPr>
      <w:t>266</w:t>
    </w:r>
    <w:r w:rsidRPr="002F1D31">
      <w:rPr>
        <w:rFonts w:ascii="Times New Roman" w:hAnsi="Times New Roman"/>
        <w:lang w:val="en-US"/>
      </w:rPr>
      <w:ptab w:relativeTo="margin" w:alignment="center" w:leader="none"/>
    </w:r>
    <w:r w:rsidRPr="002F1D31">
      <w:rPr>
        <w:rFonts w:ascii="Times New Roman" w:hAnsi="Times New Roman"/>
        <w:lang w:val="en-US"/>
      </w:rPr>
      <w:ptab w:relativeTo="margin" w:alignment="right" w:leader="none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D07713" w14:textId="77777777" w:rsidR="001E55BE" w:rsidRPr="007D4BAB" w:rsidRDefault="001E55BE" w:rsidP="007D4BAB">
    <w:pPr>
      <w:pStyle w:val="Footer"/>
      <w:jc w:val="right"/>
    </w:pPr>
    <w:r w:rsidRPr="002F1D31">
      <w:rPr>
        <w:lang w:val="en-US"/>
      </w:rPr>
      <w:ptab w:relativeTo="margin" w:alignment="center" w:leader="none"/>
    </w:r>
    <w:r w:rsidRPr="002F1D31">
      <w:rPr>
        <w:lang w:val="en-US"/>
      </w:rPr>
      <w:ptab w:relativeTo="margin" w:alignment="right" w:leader="none"/>
    </w:r>
    <w:r>
      <w:rPr>
        <w:rFonts w:ascii="Times New Roman" w:hAnsi="Times New Roman"/>
        <w:lang w:val="en-US"/>
      </w:rPr>
      <w:t>265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8489BF" w14:textId="77777777" w:rsidR="00EC2787" w:rsidRPr="00B75F3F" w:rsidRDefault="00EC2787">
    <w:pPr>
      <w:pStyle w:val="Footer"/>
      <w:rPr>
        <w:lang w:val="en-US"/>
      </w:rPr>
    </w:pPr>
    <w:r w:rsidRPr="0069547D">
      <w:rPr>
        <w:rFonts w:ascii="Times New Roman" w:hAnsi="Times New Roman"/>
      </w:rPr>
      <w:ptab w:relativeTo="margin" w:alignment="center" w:leader="none"/>
    </w:r>
    <w:r w:rsidRPr="0069547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294</w: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8A039F" w14:textId="77777777" w:rsidR="00EC2787" w:rsidRPr="004B43FF" w:rsidRDefault="00EC2787">
    <w:pPr>
      <w:pStyle w:val="Footer"/>
      <w:rPr>
        <w:rFonts w:ascii="Times New Roman" w:hAnsi="Times New Roman"/>
        <w:lang w:val="en-US"/>
      </w:rPr>
    </w:pPr>
    <w:r>
      <w:rPr>
        <w:rFonts w:ascii="Times New Roman" w:hAnsi="Times New Roman"/>
        <w:noProof/>
        <w:lang w:val="en-US"/>
      </w:rPr>
      <w:t>293</w:t>
    </w:r>
    <w:r w:rsidRPr="0069547D">
      <w:rPr>
        <w:rFonts w:ascii="Times New Roman" w:hAnsi="Times New Roman"/>
        <w:noProof/>
        <w:lang w:val="en-US"/>
      </w:rPr>
      <w:ptab w:relativeTo="margin" w:alignment="center" w:leader="none"/>
    </w:r>
    <w:r w:rsidRPr="0069547D">
      <w:rPr>
        <w:rFonts w:ascii="Times New Roman" w:hAnsi="Times New Roman"/>
        <w:noProof/>
        <w:lang w:val="en-US"/>
      </w:rPr>
      <w:ptab w:relativeTo="margin" w:alignment="right" w:leader="none"/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BAFC0E" w14:textId="77777777"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14:paraId="3FC7D75F" w14:textId="77777777"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38F5C4" w14:textId="77777777" w:rsidR="00385369" w:rsidRPr="00CB635A" w:rsidRDefault="00385369" w:rsidP="00CB635A">
    <w:pPr>
      <w:spacing w:after="0"/>
      <w:ind w:left="900" w:hanging="900"/>
      <w:rPr>
        <w:rFonts w:ascii="Times New Roman" w:hAnsi="Times New Roman"/>
        <w:sz w:val="20"/>
        <w:szCs w:val="20"/>
        <w:lang w:val="en-GB"/>
      </w:rPr>
    </w:pPr>
    <w:r>
      <w:rPr>
        <w:rFonts w:ascii="Times New Roman" w:hAnsi="Times New Roman"/>
        <w:sz w:val="20"/>
        <w:szCs w:val="20"/>
      </w:rPr>
      <w:t>Koh et al</w:t>
    </w:r>
    <w:r w:rsidRPr="00AF7C55">
      <w:rPr>
        <w:rFonts w:ascii="Times New Roman" w:hAnsi="Times New Roman"/>
        <w:sz w:val="20"/>
        <w:szCs w:val="20"/>
      </w:rPr>
      <w:t xml:space="preserve">:  </w:t>
    </w:r>
    <w:r>
      <w:rPr>
        <w:rFonts w:ascii="Times New Roman" w:hAnsi="Times New Roman"/>
        <w:sz w:val="20"/>
        <w:szCs w:val="20"/>
      </w:rPr>
      <w:tab/>
    </w:r>
    <w:r w:rsidRPr="00AF7C55">
      <w:rPr>
        <w:rFonts w:ascii="Times New Roman" w:hAnsi="Times New Roman"/>
        <w:sz w:val="20"/>
        <w:szCs w:val="20"/>
        <w:lang w:val="en-GB"/>
      </w:rPr>
      <w:t>ROLE OF VANADIA AND TITANIA PHASES IN THE REMOVAL OF METHYLENE BLUE BY ADSORPTION AND PHOTOCATALYTIC DEGRADATIO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0FC44" w14:textId="77777777" w:rsidR="00385369" w:rsidRDefault="0038536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AF577A" w14:textId="77777777" w:rsidR="00385369" w:rsidRDefault="00385369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FDE29F" w14:textId="77777777" w:rsidR="00487F62" w:rsidRDefault="00D837B4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19E45" w14:textId="77777777" w:rsidR="00487F62" w:rsidRDefault="00D837B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7A1B66"/>
    <w:multiLevelType w:val="hybridMultilevel"/>
    <w:tmpl w:val="83DAC4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B203E7"/>
    <w:multiLevelType w:val="hybridMultilevel"/>
    <w:tmpl w:val="BC4C3120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3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95E599D"/>
    <w:multiLevelType w:val="hybridMultilevel"/>
    <w:tmpl w:val="245A078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4"/>
  </w:num>
  <w:num w:numId="2">
    <w:abstractNumId w:val="3"/>
  </w:num>
  <w:num w:numId="3">
    <w:abstractNumId w:val="7"/>
  </w:num>
  <w:num w:numId="4">
    <w:abstractNumId w:val="2"/>
  </w:num>
  <w:num w:numId="5">
    <w:abstractNumId w:val="5"/>
  </w:num>
  <w:num w:numId="6">
    <w:abstractNumId w:val="6"/>
  </w:num>
  <w:num w:numId="7">
    <w:abstractNumId w:val="0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50"/>
  <w:defaultTabStop w:val="720"/>
  <w:characterSpacingControl w:val="doNotCompress"/>
  <w:hdrShapeDefaults>
    <o:shapedefaults v:ext="edit" spidmax="3481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95557"/>
    <w:rsid w:val="001573E3"/>
    <w:rsid w:val="001E55BE"/>
    <w:rsid w:val="00226372"/>
    <w:rsid w:val="002B425B"/>
    <w:rsid w:val="002C73C1"/>
    <w:rsid w:val="002F626B"/>
    <w:rsid w:val="00385369"/>
    <w:rsid w:val="003A1F80"/>
    <w:rsid w:val="0044292C"/>
    <w:rsid w:val="00460C95"/>
    <w:rsid w:val="00473CD4"/>
    <w:rsid w:val="00487993"/>
    <w:rsid w:val="005644C8"/>
    <w:rsid w:val="005F401D"/>
    <w:rsid w:val="006149E4"/>
    <w:rsid w:val="006E79D9"/>
    <w:rsid w:val="006F3FC1"/>
    <w:rsid w:val="007761C2"/>
    <w:rsid w:val="007D0E7F"/>
    <w:rsid w:val="007F7EB3"/>
    <w:rsid w:val="00832F59"/>
    <w:rsid w:val="00834CDE"/>
    <w:rsid w:val="00863F22"/>
    <w:rsid w:val="00900BAC"/>
    <w:rsid w:val="00975E1A"/>
    <w:rsid w:val="009A4A79"/>
    <w:rsid w:val="009A5A4D"/>
    <w:rsid w:val="00A23F0F"/>
    <w:rsid w:val="00AA706B"/>
    <w:rsid w:val="00AB4AE6"/>
    <w:rsid w:val="00AB5AEF"/>
    <w:rsid w:val="00AC72D0"/>
    <w:rsid w:val="00AD4549"/>
    <w:rsid w:val="00B40E61"/>
    <w:rsid w:val="00B9022C"/>
    <w:rsid w:val="00BE5F5F"/>
    <w:rsid w:val="00C71438"/>
    <w:rsid w:val="00C72F3E"/>
    <w:rsid w:val="00C73A4A"/>
    <w:rsid w:val="00CE6DF3"/>
    <w:rsid w:val="00D04BC8"/>
    <w:rsid w:val="00D0718B"/>
    <w:rsid w:val="00D40B1F"/>
    <w:rsid w:val="00D414B9"/>
    <w:rsid w:val="00D837B4"/>
    <w:rsid w:val="00DE20A8"/>
    <w:rsid w:val="00E67FF6"/>
    <w:rsid w:val="00EA6DE5"/>
    <w:rsid w:val="00EC2787"/>
    <w:rsid w:val="00EC5D90"/>
    <w:rsid w:val="00FA167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4817"/>
    <o:shapelayout v:ext="edit">
      <o:idmap v:ext="edit" data="1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styleId="Hyperlink">
    <w:name w:val="Hyperlink"/>
    <w:basedOn w:val="DefaultParagraphFont"/>
    <w:uiPriority w:val="99"/>
    <w:unhideWhenUsed/>
    <w:rsid w:val="001E55B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oter" Target="footer4.xml"/><Relationship Id="rId18" Type="http://schemas.openxmlformats.org/officeDocument/2006/relationships/footer" Target="footer7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header" Target="header5.xml"/><Relationship Id="rId2" Type="http://schemas.openxmlformats.org/officeDocument/2006/relationships/styles" Target="styles.xml"/><Relationship Id="rId16" Type="http://schemas.openxmlformats.org/officeDocument/2006/relationships/header" Target="header4.xm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oter" Target="footer6.xml"/><Relationship Id="rId10" Type="http://schemas.openxmlformats.org/officeDocument/2006/relationships/footer" Target="footer2.xml"/><Relationship Id="rId19" Type="http://schemas.openxmlformats.org/officeDocument/2006/relationships/header" Target="header6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083</Words>
  <Characters>11878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5 No 1 (2021)</vt:lpstr>
    </vt:vector>
  </TitlesOfParts>
  <Company/>
  <LinksUpToDate>false</LinksUpToDate>
  <CharactersWithSpaces>13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5 No 2 (2021)</dc:title>
  <dc:creator>Harun Hamzah</dc:creator>
  <cp:lastModifiedBy>Harun Hamzah</cp:lastModifiedBy>
  <cp:revision>4</cp:revision>
  <cp:lastPrinted>2020-04-01T04:48:00Z</cp:lastPrinted>
  <dcterms:created xsi:type="dcterms:W3CDTF">2021-04-17T03:54:00Z</dcterms:created>
  <dcterms:modified xsi:type="dcterms:W3CDTF">2021-04-17T04:12:00Z</dcterms:modified>
</cp:coreProperties>
</file>